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3.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ศึกษาเกี่ยวกับ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ให้เข้าใจ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4.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เขียนสรุปเกี่ยวกับ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ลงในไฟล์ชนิด .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doc,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ocx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,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หรือ .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pdf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ไม่เกิน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6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หน้ากระดาษ ให้ครอบคลุมประเด็นดังต่อไปนี้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     (1)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คืออะไร มีความสัมพันธ์กับการพัฒนาซอฟต์แวร์อย่างไร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     (2) CI/CD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คืออะไร มีความสัมพันธ์กับ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bookmarkStart w:id="0" w:name="_GoBack"/>
      <w:bookmarkEnd w:id="0"/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อย่างไร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     (3)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หากองค์กรต้องการนำเอา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  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b/>
          <w:bCs/>
          <w:sz w:val="32"/>
          <w:szCs w:val="32"/>
        </w:rPr>
      </w:pP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    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ใส่แหล่งอ้างอิงให้ถูกต้องตามหลักวิชาการ เก็บไฟล์ดังกล่าวไว้ใน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Folder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ชื่อ </w:t>
      </w:r>
      <w:proofErr w:type="spellStart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  <w:cs/>
        </w:rPr>
        <w:t xml:space="preserve">ที่สร้างในข้อที่ </w:t>
      </w:r>
      <w:r w:rsidRPr="00C72FAA">
        <w:rPr>
          <w:rFonts w:asciiTheme="minorBidi" w:eastAsia="Times New Roman" w:hAnsiTheme="minorBidi"/>
          <w:b/>
          <w:bCs/>
          <w:color w:val="000000"/>
          <w:sz w:val="32"/>
          <w:szCs w:val="32"/>
        </w:rPr>
        <w:t>2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ป็นคำใหม่ที่เอาคำว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ั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Operator </w:t>
      </w:r>
      <w:r w:rsidR="00BB237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รวมกัน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dT6MzQiO","properties":{"formattedCitation":"(1)","plainCitation":"(1)","noteIndex":0},"citationItems":[{"id":18,"uris":["http://zotero.org/users/local/pmx3V71u/items/5BLERCBJ"],"uri":["http://zotero.org/users/local/pmx3V71u/items/5BLERCBJ"],"itemData":{"id":18,"type":"post-weblog","language":"en-US","title":"DevOps CI/CD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>คืออะไร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? – Ton's Blog","title-short":"DevOps CI/CD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>คืออะไร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?","URL":"https://ton.packetlove.com/blog/life-style/devops-ci-cd.html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1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ดยสมัยก่อ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ป็นคนพัฒน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ต่ไม่มีสิทธิ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ำให้การทำงานยุ่งยาก เกิดความผิดพลาด และใช้เวลานานใ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ต่ละครั้ง เพื่อแก้ปัญหาใ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จึงนำเอาทั้งสองทีมมาทำงานร่วมกันเกิดเป็นแนวทา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ดยทำงานตั้งแต่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lan, Code, Build, Test, Release, Deploy, Operate, Monito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รือบางทีเรียกสั้นๆ ว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Pipeline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ประโยชน์ของ </w:t>
      </w:r>
      <w:proofErr w:type="spellStart"/>
      <w:r w:rsidR="00BB237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="00BB237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="003461C1">
        <w:rPr>
          <w:rFonts w:asciiTheme="minorBidi" w:eastAsia="Times New Roman" w:hAnsiTheme="minorBidi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 ADDIN ZOTERO_ITEM CSL_CITATION {"citationID":"RefnFZB2","properties":{"formattedCitation":"(2)","plainCitation":"(2)","noteIndex":0},"citationItems":[{"id":26,"uris":["http://zotero.org/users/local/pmx3V71u/items/9GM4XJE6"],"uri":["http://zotero.org/users/local/pmx3V71u/items/9GM4XJE6"],"itemData":{"id":26,"type":"webpage","title":"DevOps 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 xml:space="preserve">คืออะไร - 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Amazon Web Services (AWS)","URL":"https://aws.amazon.com/th/devops/what-is-devops/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2)</w:t>
      </w:r>
      <w:r w:rsidR="003461C1">
        <w:rPr>
          <w:rFonts w:asciiTheme="minorBidi" w:eastAsia="Times New Roman" w:hAnsiTheme="minorBidi"/>
          <w:sz w:val="32"/>
          <w:szCs w:val="32"/>
        </w:rPr>
        <w:fldChar w:fldCharType="end"/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ความรวดเร็ว ดำเนินการอย่างรวดเร็วเพื่อให้สามารถสร้างสรรค์นวัตกรรมให้แก่ลูกค้าได้รวดเร็วยิ่งขึ้น ปรับตัวต่อการเปลี่ยนแปลงของตลาดได้ดียิ่งขึ้น และมีประสิทธิภาพยิ่งขึ้นในการกระตุ้นให้เกิดผลลัพธ์ทางธุรกิจ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ารส่งมอบอย่างรวดเร็ว ออกรุ่นใหม่ๆ ถี่ขึ้นและรวดเร็วยิ่งขึ้น เพื่อให้สามารถสร้างสรรค์นวัตกรรมและปรับปรุงผลิตภัณฑ์ได้รวดเร็วยิ่งขึ้น ยิ่งสามารถออกคุณสมบัติใหม่ๆ และแก้ไขจุดบกพร่องได้เร็วเท่าไร ก็ยิ่งตอบสนองความต้องการของลูกค้าและสร้างความได้เปรียบในการแข่งขันได้เร็วเท่านั้น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ความเชื่อถือได้ ทำให้แน่ใจถึงคุณภาพของ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ารอัปเดตแอป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พลิ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ค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ชันและการเปลี่ยนแปลงโครงสร้างพื้นฐาน เพื่อให้สามารถส่งมอบได้อย่างน่าเชื่อถือในความเร็วที่มากขึ้น ในขณะที่ยังคงรักษาประสบการณ์ใช้งานเชิงบวกของผู้ใช้ปลายทาง ใช้ข้อปฏิบัติอย่างเช่น การบูร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ณา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ารอย่างต่อเนื่อง และการส่งมอบอย่างต่อเนื่อง เพื่อทดสอบว่าการเปลี่ยนแปลงนั้นทำงานได้และปลอดภัยหรือไม่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ขนาด ดำเนินการและจัดการโครงสร้างพื้นฐานและกระบวนการพัฒนาในขนาดต่างๆ การทำงานอัตโนมัติและความสอดคล้องจะช่วยให้จัดการระบบที่ซับซ้อนหรือมีการเปลี่ยนแปลงได้อย่างมีประสิทธิภาพ โดยมีความเสี่ยงที่ลดลง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ทำงานร่วมกันที่ปรับปรุงดีขึ้น สร้างทีมงานที่มีประสิทธิผลมากขึ้นภายใต้โมเดลเชิงวัฒนธรรมของ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ช่น นักพัฒนาและทีมปฏิบัติการจะทำงานร่วมกันอย่างใกล้ชิด รับผิดชอบร่วมกันในหลายกรณี และนำลำดับการทำงานมารวมเข้าด้วยกัน ซึ่งจะช่วยลดความไร้ประสิทธิภาพและประหยัดเวลา การรักษา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lastRenderedPageBreak/>
        <w:t xml:space="preserve">ความปลอดภัย ดำเนินการอย่างรวดเร็วในขณะที่ยังคงรักษาการควบคุมและการปฏิบัติสอดคล้องกับกฎระเบียบ สามารถรับเอาโมเดล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มาใช้โดยไม่ต้องสูญเสียความปลอดภัยโดยใช้นโยบายการปฏิบัติตามกฎระเบียบที่ทำงานอัตโนมัติ การควบคุมโดยละเอียด และเทคนิคการจัดการการกำหนดค่า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คือ กระบวนการหนึ่งที่จะมาช่วยในพัฒน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ftwar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ห้มีประสิทธิภาพมากขึ้น ทั้งในแง่ของระยะเวลาการพัฒนาและคุณภาพของ </w:t>
      </w:r>
      <w:r w:rsidR="00BB237A">
        <w:rPr>
          <w:rFonts w:asciiTheme="minorBidi" w:eastAsia="Times New Roman" w:hAnsiTheme="minorBidi"/>
          <w:color w:val="000000"/>
          <w:sz w:val="32"/>
          <w:szCs w:val="32"/>
        </w:rPr>
        <w:t xml:space="preserve">Software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FrVYr0sr","properties":{"formattedCitation":"(3)","plainCitation":"(3)","noteIndex":0},"citationItems":[{"id":20,"uris":["http://zotero.org/users/local/pmx3V71u/items/U32D2VBK"],"uri":["http://zotero.org/users/local/pmx3V71u/items/U32D2VBK"],"itemData":{"id":20,"type":"webpage","abstract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ในปัจจุบันการสร้า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Application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ได้มีการพัฒนาไปอย่างมากในเชิงขอ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echnology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ซึ่งมี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ool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หลากหลาย มาช่วยในการพัฒนา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ของเรา ในขั้นตอนต่าง ๆ เช่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Design, Implement, Testing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>Deployment...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ทำความรู้จักกับ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I/CD service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บ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Google Cloud","URL":"https://cloud-ace.co.th/blog/w0w7e1-ci-cd-services-google-cloud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3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ีความสัมพันธ์กับ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ดยแก้ปัญหา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ดยนำ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CI/CD</w:t>
      </w:r>
      <w:r w:rsidR="00BB237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 ปรับใช้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8TvfWrzt","properties":{"formattedCitation":"(4)","plainCitation":"(4)","noteIndex":0},"citationItems":[{"id":27,"uris":["http://zotero.org/users/local/pmx3V71u/items/JSE7AW8T"],"uri":["http://zotero.org/users/local/pmx3V71u/items/JSE7AW8T"],"itemData":{"id":27,"type":"webpage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การพัฒนาระบบตามแนวทา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I/CD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DevOp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>คืออะไร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?","URL":"https://www.softmelt.com/article.php?id=664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4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  Continuous Integration (CI)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คือ กระบวนการที่ใช้สำหรับการรวบรวมซอฟแวร์ที่มีกา</w:t>
      </w:r>
      <w:r w:rsidR="00BB237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รพัฒนาแยกส่วนกันอย่างอัตโนมัติ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cDzuLd6j","properties":{"formattedCitation":"(3)","plainCitation":"(3)","noteIndex":0},"citationItems":[{"id":20,"uris":["http://zotero.org/users/local/pmx3V71u/items/U32D2VBK"],"uri":["http://zotero.org/users/local/pmx3V71u/items/U32D2VBK"],"itemData":{"id":20,"type":"webpage","abstract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ในปัจจุบันการสร้า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Application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ได้มีการพัฒนาไปอย่างมากในเชิงขอ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echnology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ซึ่งมี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ool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หลากหลาย มาช่วยในการพัฒนา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ของเรา ในขั้นตอนต่าง ๆ เช่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Design, Implement, Testing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>Deployment...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ทำความรู้จักกับ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I/CD service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บ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Google Cloud","URL":"https://cloud-ace.co.th/blog/w0w7e1-ci-cd-services-google-cloud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3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ซอฟต์แวร์ชิ้นเล็กๆ ที่พัฒนาขึ้นมาจะต้องนำมารวมกันเป็นชิ้นเดียว แล้วเราจะสามารถมั่นใจ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ได้อ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ยางไรว่า ชิ้นส่วนชิ้นหนึ่งไม่มีผลกระทบทำให้ชิ้นส่วนชิ้นอื่นๆ เสียหาย แล้วเราจะสามารถป้องกันได้อย่างไร ดังนั้นจึงต้องมีการเขีย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cript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คอยทดสอบความเข้ากันได้ของแต่ละชิ้นส่วนโดยอัตโนมัตินั่นเอง โดย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จะเริ่มตั้งแต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Unit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ซึ่งสร้างจากทีมพัฒนา และเป็นส่วนจะใช้ตรวจสอบว่าสิ่งที่ทีมพัฒนายังทำงานถูกต้องและจะใช้เวลาช่วงสั้น ๆ เท่านั้น มักใช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ช่วยเพื่อให้เป้าหมายที่ตั้งไว้สำเร็จ กล่าวคือ จะเริ่ม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Integratio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ันตั้งแต่เมื่อมีการเปลี่ยนแปล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urc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posito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ลาง ระบบจะทำการตรวจสอ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ลังจากการเปลี่ยนแปลงว่าทำงานร่วมกันได้หรือไม่ตั้งแต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mpile,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ส่ว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live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รื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ployment (CD)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คือ กระบวนการที่ช่วยเหลือให้เราสามารถ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Software </w:t>
      </w:r>
      <w:r w:rsidR="00BB237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องเราได้อย่างมีประสิทธิภาพ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UPv1YSKl","properties":{"formattedCitation":"(3)","plainCitation":"(3)","noteIndex":0},"citationItems":[{"id":20,"uris":["http://zotero.org/users/local/pmx3V71u/items/U32D2VBK"],"uri":["http://zotero.org/users/local/pmx3V71u/items/U32D2VBK"],"itemData":{"id":20,"type":"webpage","abstract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ในปัจจุบันการสร้า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Application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ได้มีการพัฒนาไปอย่างมากในเชิงขอ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echnology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ซึ่งมี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Tool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หลากหลาย มาช่วยในการพัฒนา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Software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ของเรา ในขั้นตอนต่าง ๆ เช่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Design, Implement, Testing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>Deployment...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ทำความรู้จักกับ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I/CD service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บน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Google Cloud","URL":"https://cloud-ace.co.th/blog/w0w7e1-ci-cd-services-google-cloud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3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ดยการนำ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urc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ผ่า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แล้ว ซึ่งอาจอยู่ในรูปแบบที่แตกต่างกัน เช่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JAR file, Static fil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รือแม้กระทั่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ainer Im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ห้จัด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ึ้นไปอยู่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ตามที่เราต้องการและสามารถใช้งานได้อย่างถูกต้อง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  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ระบว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ี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2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ประเภท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 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live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คือ การส่งมอ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ftwar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ใช้วิธี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manua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ลังจากผ่านขั้นตอ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เรียบร้อยแล้ว โดยจะต้องมีการอนุมัติจากผู้รับรอง ซึ่งในที่นี้อาจหมายถึ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Manag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ทำการตรวจสอบก่อ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ึ้นสู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ทำงานขอ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D </w:t>
      </w:r>
      <w:r w:rsidR="00BB237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ามปกติคือ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OAxudy6B","properties":{"formattedCitation":"(5)","plainCitation":"(5)","noteIndex":0},"citationItems":[{"id":24,"uris":["http://zotero.org/users/local/pmx3V71u/items/AG57QWHA"],"uri":["http://zotero.org/users/local/pmx3V71u/items/AG57QWHA"],"itemData":{"id":24,"type":"webpage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ลองทำ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ontinuous Delivery (CD) - Saladpuk.com","URL":"https://www.saladpuk.com/cloud/azure-devops/cd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5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เร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ush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งานขึ้นมาที่เซิร์ฟเวอร์แล้ว ระบบก็จะนำม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่างๆตามสิ่งที่เรากำหนดไว้ใ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Integration (CI)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ซึ่งถ้ามั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ผ่านหมดแล้ว เราก็จะให้มัน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ลงไปที่เซิร์ฟเวอร์แบบอัตโนมัตินั่นเอง แต่โดยปกติเราจ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ปที่ตัว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st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รื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taging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ตรวจเช็คความถูกต้องต่างๆ ก่อน เช่นดูว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eature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หม่ถูกต้องไหม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UX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ดีพอหรือยัง ฯ ซึ่งเมื่อเราทดสอบทุกอย่างแล้ว เราก็จะทำการสั่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ปยั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duction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ในขั้นตอนสุดท้าย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ploy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คือ การส่งมอ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ftwar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นรูปแบ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Automat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ลังจากผ่านขั้นตอ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เรียบร้อยแล้ว จะ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ึ้นสู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ทันที ไม่ต้องรอการอนุมัติใด ๆ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ประโยชน์ของการพัฒนาระบบตามแนวทาง </w:t>
      </w:r>
      <w:r w:rsidR="00BB237A">
        <w:rPr>
          <w:rFonts w:asciiTheme="minorBidi" w:eastAsia="Times New Roman" w:hAnsiTheme="minorBidi"/>
          <w:color w:val="000000"/>
          <w:sz w:val="32"/>
          <w:szCs w:val="32"/>
        </w:rPr>
        <w:t xml:space="preserve">CI/CD 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 ADDIN ZOTERO_ITEM CSL_CITATION {"citationID":"dlNI3u2S","properties":{"formattedCitation":"(4)","plainCitation":"(4)","noteIndex":0},"citationItems":[{"id":27,"uris":["http://zotero.org/users/local/pmx3V71u/items/JSE7AW8T"],"uri":["http://zotero.org/users/local/pmx3V71u/items/JSE7AW8T"],"itemData":{"id":27,"type":"webpage","title":"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การพัฒนาระบบตามแนวทาง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CI/CD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DevOps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instrText>คืออะไร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instrText xml:space="preserve">?","URL":"https://www.softmelt.com/article.php?id=664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4)</w:t>
      </w:r>
      <w:r w:rsidR="003461C1">
        <w:rPr>
          <w:rFonts w:asciiTheme="minorBidi" w:eastAsia="Times New Roman" w:hAnsiTheme="minorBidi"/>
          <w:color w:val="000000"/>
          <w:sz w:val="32"/>
          <w:szCs w:val="32"/>
        </w:rPr>
        <w:fldChar w:fldCharType="end"/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ลดระยะเวลาในการพัฒนา ลดต้นทุนในการพัฒนา รองรับการเปลี่ยนแปลงแก้ไขได้ง่าย ดูแลรักษาได้ง่าย เนื่องจากมีการดำเนินไปอย่างต่อเนื่อง เป็นไปอย่างอัตโนมัติและทราบผลลัพธ์ได้ทันที ทำให้เราสามารถส่งมอบ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แอพ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ฯ รุ่นใหม่ให้กับลูกค้าได้ไวขึ้น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ากองค์กรต้องการนำเอา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/C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นั้นมีรูปแบบการทำงานค่อนข้างจะตายตัว ซึ่งจะพยายามทำให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ces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่างๆ ทำงานไปได้โดยอัตโนมัติ ไม่ต้องมีคนคอยเข้าไปกด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องอีกต่อไป ยกเว้นในส่วนของการก</w: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ารวางแผน การพัฒนา และดูผลลัพธ์ </w:t>
      </w:r>
      <w:r w:rsidR="003461C1">
        <w:rPr>
          <w:rFonts w:asciiTheme="minorBidi" w:eastAsia="Times New Roman" w:hAnsiTheme="minorBidi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 ADDIN ZOTERO_ITEM CSL_CITATION {"citationID":"pqhNw6to","properties":{"formattedCitation":"(6)","plainCitation":"(6)","noteIndex":0},"citationItems":[{"id":30,"uris":["http://zotero.org/users/local/pmx3V71u/items/FLPT7FLT"],"uri":["http://zotero.org/users/local/pmx3V71u/items/FLPT7FLT"],"itemData":{"id":30,"type":"webpage","title":"DevOps 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 xml:space="preserve">คืออะไร นำมาประโยชน์ได้ยังไง และตัวอย่างการทำ 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DevOps 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 xml:space="preserve">ที่ 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Credit OK | SPICYDOG's Blog","URL":"https://www.spicydog.org/blog/introduction-to-devops-and-the-practical-use-cases-at-credit-ok/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6)</w:t>
      </w:r>
      <w:r w:rsidR="003461C1">
        <w:rPr>
          <w:rFonts w:asciiTheme="minorBidi" w:eastAsia="Times New Roman" w:hAnsiTheme="minorBidi"/>
          <w:sz w:val="32"/>
          <w:szCs w:val="32"/>
        </w:rPr>
        <w:fldChar w:fldCharType="end"/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la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จะพัฒนาโปรแกรมขึ้นมา ต้องมีการวางแผนร่วมกันจากทุกฝ่ายที่เกี่ยวข้องอย่างละเอียดก่อน โปรแกรมเราจะทำอะไรบ้าง จะพัฒนาด้วยภาษาอะไ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ramework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ะไร จะรัน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latform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ะไร จะไปลงไว้ที่ไหน จะเก็บข้อมูลอย่างไร จะแก้ปัญหาที่เกิดขึ้น และจะพัฒน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ces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ารทำงานอย่างไร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reat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สร้างหรือการพัฒนา นี่ก็คือขั้นตอนของการเขียนโปรแกรมขึ้นมา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Ops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ข้ามาช่วยทำให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er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ุกคนทำงาน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บบเดียวกัน ไม่ว่าเขาจะพัฒนา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O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ดก็ตาม เวล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ำงานบนคอมพิวเตอร์คน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O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ัน มักจะมีปัญหา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“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ทำไมโปรแกรมรันบนเครื่องเธอไม่ได้ล่ะ บนเครื่องฉันก็รันได้อยู่นะ!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”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ซึ่งมันไม่ควรจะเกิดขึ้นแล้วในยุคนี้ที่เรามี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ช่วยให้ทุกคนพัฒนาโปรแกรมอยู่บนพื้นฐา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ดียว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ันเป๊ะ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 ตั้งแต่ขั้นตอนการพัฒนาไปจนถึงการส่งโปรแกรมขึ้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Production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Verif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ตรวจสอบอยู่อย่างสม่ำเสมอว่าโปรแกรมที่พัฒนาขึ้นมา ไม่ว่าจะเพิ่มฟีเจอร์อะไรเข้ามาจะไม่ไปกระทบหรือไปก่อบั๊กทำให้การใช้งานเดิมพังเสียหายนั้นเป็นเรื่องสำคัญมาก โดยเฉพาะโปรแกรมขนาดใหญ่ที่ร่วมกันทำกับทีมงานจำนวนมาก เราจะมั่นใจได้อย่างไรว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er X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ส่งขึ้นมาจะเข้ากันได้ดีกับการทำงานเดิม</w:t>
      </w:r>
    </w:p>
    <w:p w:rsidR="00C72FAA" w:rsidRPr="00C72FAA" w:rsidRDefault="00C72FAA" w:rsidP="00C72FA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วิธีการที่จะรู้ได้เร็วที่สุดคือ เราจะต้องมีการทำ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ย่างครอบคลุมในทุกๆ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mponent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องโปรแกรม แล้วทำให้มันรันโดยอัตโนมัติทุกครั้งก่อนจะปล่อยโปรแกรมออกไป เมื่อใดที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st Fai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็จะรู้ได้ทันทีว่ามีปัญหาเกิดขึ้นแล้ว ให้หยุดการส่งงานที่มีปัญหาไปก่อน สามารถเข้าไปหาสาเหตุและแก้ไขปัญหาได้อย่างทันท่วงที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ack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ารจะส่งโปรแกรมขึ้นไปรัน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ความสะดวกรวดเร็ว จะต้องมีการเอาโปรแกรมไปใส่ใ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echnolog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ออกแบบมาเพื่อนำโปรแกรมไปรันได้อย่างราบลื่น ซึ่งในปัจจุบันนี้เราใช้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lastRenderedPageBreak/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ัน เวลาจะใช้ เราจะสร้าง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Im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เอาตัวโปรแกรมพร้อมสำหรับการรันใส่อยู่ในนั้น แล้วเอา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Im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นี้ไป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ไหนก็ได้สามารถรัน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ได้ โปรแกรมก็จะรันขึ้นมาพร้อมใช้งาน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leas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มี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Im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พร้อมแล้ว ก็พร้อมสำหรับการนำโปรแกรมไปรัน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ment Platform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ต้องการ ตอนนี้กำลังทำขอ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รือทำหรื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ductio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ยู่ จะต้องเลือกไป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ให้ถูกที่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figur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โปรแกรมที่พัฒนานั้น จำเป็นอย่างมาก ที่จะต้องตั้งค่าได้ ตัวอย่างการตั้งค่าที่ควรมีเลยก็เช่น การเลือ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atabas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ั้งค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Emai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ป็นต้น ยิ่งถ้ามี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ervic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ยกอื่นๆ ที่ต้องใช้แล้ว ยิ่งสำคัญ เพรา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velopment 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duction Serv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ควรอยู่แยกกันอย่างเด็ดขาด เราจะต้องหาทางสร้าง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ock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Ima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1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ัน แล้วเราจะใช้มั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ลงบ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Environment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ที่ต่างกันให้ได้ วิธีการที่จะทำได้ก็คือการทำให้โปรแกรมของเราตั้งค่าได้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นี่ย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แหละ คือโปรแกรมที่ไปรันเป็นตัวเดียวกัน แต่เปิดด้วยการตั้งค่าที่แตกต่างกัน ทำให้ได้การทำงานที่แตกต่างกัน โดยปรกติจะใช้ไฟล์ .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env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Environment Variabl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นการตั้งค่ากันเป็นมาตรฐานที่ใช้กันบนทุ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Platform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Monito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สุดท้ายที่ขาดไม่ได้เลยคือการตรวจสอบว่าโปรแกรมมันขึ้นไปแล้วทำงานได้ปรกติ มีสุขภาพแข็งแรงดี การดู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ว่าโปรแกรมเราทำงานมีปัญหาตรงไหน มีความสำคัญอย่างมากในการแก้ไขบั๊ก ยิ่งในตอนนี้ที่มักจะออกแบบให้โปรแกรมมันสามารถทำให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Horizontal Scal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ด้ (การสร้างเครื่องขึ้นมาหลายๆ เครื่องให้มาแบ่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a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ำงานแยกกันได้) จำเป็นอย่างยิ่งที่จะต้องมี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entralized Logging System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รวบรวม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อามาไว้ในที่เดียว เพราะ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mot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ข้าไปอ่า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ในแต่ละเครื่องเป็นไปไม่ได้อีกแล้ว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 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ีกส่วนหนึ่งที่สำคัญไม่แพ้กันคือการทำ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Monitor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ดูโหลดต่างๆ ของระบบ ตอนนี้มีกี่เครื่องเปิดขึ้นมาใช้งาน เครื่องล่มหรือเปล่า ให้บริการได้ทันที่ลูกค้าเข้ามาใช้หรือไม่ เรื่องเหล่านี้ล้วนมีเครื่องมือออกมาแก้โจทย์เหล่านี้แล้วทั้งสิ้น เพียงแต่ต้อ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Imple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โปรแกรมให้ไปรองรับการใช้งานกับเครื่องมือเหล่านั้น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ัวอย่างขั้นตอนการพัฒนาระบบตามแนวทาง </w:t>
      </w:r>
      <w:r w:rsidR="00BB237A">
        <w:rPr>
          <w:rFonts w:asciiTheme="minorBidi" w:eastAsia="Times New Roman" w:hAnsiTheme="minorBidi"/>
          <w:color w:val="000000"/>
          <w:sz w:val="32"/>
          <w:szCs w:val="32"/>
        </w:rPr>
        <w:t xml:space="preserve">CI/CD </w:t>
      </w:r>
      <w:r w:rsidR="003461C1">
        <w:rPr>
          <w:rFonts w:asciiTheme="minorBidi" w:eastAsia="Times New Roman" w:hAnsiTheme="minorBidi"/>
          <w:sz w:val="32"/>
          <w:szCs w:val="32"/>
        </w:rPr>
        <w:fldChar w:fldCharType="begin"/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 ADDIN ZOTERO_ITEM CSL_CITATION {"citationID":"qxSmnllu","properties":{"unsorted":true,"formattedCitation":"(4)","plainCitation":"(4)","noteIndex":0},"citationItems":[{"id":27,"uris":["http://zotero.org/users/local/pmx3V71u/items/JSE7AW8T"],"uri":["http://zotero.org/users/local/pmx3V71u/items/JSE7AW8T"],"itemData":{"id":27,"type":"webpage","title":"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 xml:space="preserve">การพัฒนาระบบตามแนวทาง 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CI/CD 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 xml:space="preserve">และ 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DevOps </w:instrText>
      </w:r>
      <w:r w:rsidR="003461C1">
        <w:rPr>
          <w:rFonts w:asciiTheme="minorBidi" w:eastAsia="Times New Roman" w:hAnsiTheme="minorBidi"/>
          <w:sz w:val="32"/>
          <w:szCs w:val="32"/>
          <w:cs/>
        </w:rPr>
        <w:instrText>คืออะไร</w:instrText>
      </w:r>
      <w:r w:rsidR="003461C1">
        <w:rPr>
          <w:rFonts w:asciiTheme="minorBidi" w:eastAsia="Times New Roman" w:hAnsiTheme="minorBidi"/>
          <w:sz w:val="32"/>
          <w:szCs w:val="32"/>
        </w:rPr>
        <w:instrText xml:space="preserve">?","URL":"https://www.softmelt.com/article.php?id=664","accessed":{"date-parts":[["2021",2,26]]}}}],"schema":"https://github.com/citation-style-language/schema/raw/master/csl-citation.json"} </w:instrText>
      </w:r>
      <w:r w:rsidR="003461C1">
        <w:rPr>
          <w:rFonts w:asciiTheme="minorBidi" w:eastAsia="Times New Roman" w:hAnsiTheme="minorBidi"/>
          <w:sz w:val="32"/>
          <w:szCs w:val="32"/>
        </w:rPr>
        <w:fldChar w:fldCharType="separate"/>
      </w:r>
      <w:r w:rsidR="003461C1" w:rsidRPr="003461C1">
        <w:rPr>
          <w:rFonts w:ascii="Cordia New" w:hAnsi="Cordia New" w:cs="Cordia New"/>
          <w:sz w:val="32"/>
        </w:rPr>
        <w:t>(4)</w:t>
      </w:r>
      <w:r w:rsidR="003461C1">
        <w:rPr>
          <w:rFonts w:asciiTheme="minorBidi" w:eastAsia="Times New Roman" w:hAnsiTheme="minorBidi"/>
          <w:sz w:val="32"/>
          <w:szCs w:val="32"/>
        </w:rPr>
        <w:fldChar w:fldCharType="end"/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1. Develop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ทำการพัฒน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eatur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สร็จ จะ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,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บนเครื่องของตัวเอง (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cal)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พื่อทำให้แน่ใจว่าระบบทำงานได้ถูกต้องและให้แน่ใจว่าสิ่งที่เปลี่ยนแปลงไม่กระทบส่วนอื่น ๆ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2.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ำการดึ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urc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ล่าสุดจา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posito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ของระบบ เพื่อตรวจสอบว่ามีการเปลี่ยนแปลงหรือไม่ถ้ามีการเปลี่ยนแปลงก็ให้ทำการรวมหรื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merg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เครื่องของ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leoper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่อน จากนั้นจึง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,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อีกรอบ เมื่อทุกอย่างผ่านทั้งหมด ให้ทำการส่งการเปลี่ยนแปลงไปยั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posito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กลาง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lastRenderedPageBreak/>
        <w:t xml:space="preserve">3.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posito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ลางมีการเปลี่ยนแปลง จะต้องมีระบ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I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ลังจา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ild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จะส่งต่อไป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unit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่อนถ้าผ่านหมดถึงจะส่งต่อไปยังระบ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live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ploy to sit environment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4.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urc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ถู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to sit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้วจ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rigg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ปสั่งให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job automated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eve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ของ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ทสเคส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 ซึ่งเป็นชุด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ทสเคส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ย่อยๆ ไม่เยอะมากเฉพาะในส่วนของ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eatur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ที่ถู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มาเท่านั้น</w:t>
      </w:r>
    </w:p>
    <w:p w:rsidR="00C72FAA" w:rsidRP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5.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หลังจา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สร็จแล้วถ้าเกิดว่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ีบางส่วนไม่ผ่านทั้งหมดจะไม่ส่งต่อไปยังระบ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live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to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uat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environment QA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จะทำ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investigat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ว่าเกิดจากอะไร เป็นที่ระบบมี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กิดขึ้นจริงหรือไม่ ถ้ามี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็ให้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dev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ก้ไข 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มาใหม่ ว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op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ใหม่</w:t>
      </w:r>
    </w:p>
    <w:p w:rsidR="00C72FAA" w:rsidRDefault="00C72FA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6.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รณีหลังจา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ผ่านทั้งหมดจะส่งต่อไปยังระบ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tinuous Delivery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พ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to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uat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(staging)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ม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source code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ถูก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to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uat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(staging)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้ว จ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trigger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ปสั่งให้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job automated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ใ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eve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ของ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>เทสเคส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egression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ะ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QA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็ทำการทดสอบ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Acceptance testin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ปด้วยพร้อมๆ กันที่ </w:t>
      </w:r>
      <w:proofErr w:type="spellStart"/>
      <w:r w:rsidRPr="00C72FAA">
        <w:rPr>
          <w:rFonts w:asciiTheme="minorBidi" w:eastAsia="Times New Roman" w:hAnsiTheme="minorBidi"/>
          <w:color w:val="000000"/>
          <w:sz w:val="32"/>
          <w:szCs w:val="32"/>
        </w:rPr>
        <w:t>uat</w:t>
      </w:r>
      <w:proofErr w:type="spellEnd"/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(staging) environmen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นี้ เมื่อมี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deploy </w:t>
      </w:r>
      <w:r w:rsidR="003461C1">
        <w:rPr>
          <w:rFonts w:asciiTheme="minorBidi" w:eastAsia="Times New Roman" w:hAnsiTheme="minorBidi"/>
          <w:color w:val="000000"/>
          <w:sz w:val="32"/>
          <w:szCs w:val="32"/>
          <w:cs/>
        </w:rPr>
        <w:t>ซ้ำ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ๆ เพื่อ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ixed bug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จากที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QA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เจอ หรือที่พบเจอจาก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run regression test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แล้ว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fail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ก็จะเป็นการว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loop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ตั้งแต่ต้นจนจบ จนกระทั้ง ทุกอย่างผ่านหมด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Business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ฟันธง มาว่าเอาขึ้น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productio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ได้ เป็นการ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nfirm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ว่าเราจะเอา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 xml:space="preserve">code version </w:t>
      </w:r>
      <w:r w:rsidRPr="00C72FAA">
        <w:rPr>
          <w:rFonts w:asciiTheme="minorBidi" w:eastAsia="Times New Roman" w:hAnsiTheme="minorBidi"/>
          <w:color w:val="000000"/>
          <w:sz w:val="32"/>
          <w:szCs w:val="32"/>
          <w:cs/>
        </w:rPr>
        <w:t xml:space="preserve">สุดท้ายนี้ขึ้นไปที่ </w:t>
      </w:r>
      <w:r w:rsidRPr="00C72FAA">
        <w:rPr>
          <w:rFonts w:asciiTheme="minorBidi" w:eastAsia="Times New Roman" w:hAnsiTheme="minorBidi"/>
          <w:color w:val="000000"/>
          <w:sz w:val="32"/>
          <w:szCs w:val="32"/>
        </w:rPr>
        <w:t>production environment</w:t>
      </w:r>
    </w:p>
    <w:p w:rsidR="00BB237A" w:rsidRPr="00C72FAA" w:rsidRDefault="00BB237A" w:rsidP="00C72FAA">
      <w:pPr>
        <w:spacing w:after="0" w:line="240" w:lineRule="auto"/>
        <w:ind w:firstLine="720"/>
        <w:rPr>
          <w:rFonts w:asciiTheme="minorBidi" w:eastAsia="Times New Roman" w:hAnsiTheme="minorBidi"/>
          <w:sz w:val="32"/>
          <w:szCs w:val="32"/>
        </w:rPr>
      </w:pPr>
    </w:p>
    <w:p w:rsidR="005A33FF" w:rsidRPr="00BB237A" w:rsidRDefault="00BB237A" w:rsidP="00BB237A">
      <w:pPr>
        <w:spacing w:after="0" w:line="240" w:lineRule="auto"/>
        <w:jc w:val="center"/>
        <w:rPr>
          <w:rFonts w:asciiTheme="minorBidi" w:eastAsia="Times New Roman" w:hAnsiTheme="minorBidi" w:hint="cs"/>
          <w:b/>
          <w:bCs/>
          <w:sz w:val="32"/>
          <w:szCs w:val="32"/>
          <w:cs/>
        </w:rPr>
      </w:pPr>
      <w:r w:rsidRPr="00BB237A">
        <w:rPr>
          <w:rFonts w:asciiTheme="minorBidi" w:eastAsia="Times New Roman" w:hAnsiTheme="minorBidi" w:hint="cs"/>
          <w:b/>
          <w:bCs/>
          <w:sz w:val="36"/>
          <w:szCs w:val="36"/>
          <w:cs/>
        </w:rPr>
        <w:t>อ้างอิง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>
        <w:rPr>
          <w:rFonts w:asciiTheme="minorBidi" w:eastAsia="Times New Roman" w:hAnsiTheme="minorBidi"/>
          <w:sz w:val="32"/>
          <w:szCs w:val="32"/>
          <w:cs/>
        </w:rPr>
        <w:fldChar w:fldCharType="begin"/>
      </w:r>
      <w:r>
        <w:rPr>
          <w:rFonts w:asciiTheme="minorBidi" w:eastAsia="Times New Roman" w:hAnsiTheme="minorBidi"/>
          <w:sz w:val="32"/>
          <w:szCs w:val="32"/>
        </w:rPr>
        <w:instrText xml:space="preserve"> ADDIN ZOTERO_BIBL {"uncited":[],"omitted":[],"custom":[]} CSL_BIBLIOGRAPHY </w:instrText>
      </w:r>
      <w:r>
        <w:rPr>
          <w:rFonts w:asciiTheme="minorBidi" w:eastAsia="Times New Roman" w:hAnsiTheme="minorBidi"/>
          <w:sz w:val="32"/>
          <w:szCs w:val="32"/>
          <w:cs/>
        </w:rPr>
        <w:fldChar w:fldCharType="separate"/>
      </w:r>
      <w:r w:rsidRPr="003461C1">
        <w:rPr>
          <w:rFonts w:ascii="Cordia New" w:hAnsi="Cordia New" w:cs="Cordia New"/>
          <w:sz w:val="32"/>
        </w:rPr>
        <w:t xml:space="preserve">1. </w:t>
      </w:r>
      <w:r w:rsidRPr="003461C1">
        <w:rPr>
          <w:rFonts w:ascii="Cordia New" w:hAnsi="Cordia New" w:cs="Cordia New"/>
          <w:sz w:val="32"/>
        </w:rPr>
        <w:tab/>
      </w:r>
      <w:proofErr w:type="spellStart"/>
      <w:r w:rsidRPr="003461C1">
        <w:rPr>
          <w:rFonts w:ascii="Cordia New" w:hAnsi="Cordia New" w:cs="Cordia New"/>
          <w:sz w:val="32"/>
        </w:rPr>
        <w:t>DevOps</w:t>
      </w:r>
      <w:proofErr w:type="spellEnd"/>
      <w:r w:rsidRPr="003461C1">
        <w:rPr>
          <w:rFonts w:ascii="Cordia New" w:hAnsi="Cordia New" w:cs="Cordia New"/>
          <w:sz w:val="32"/>
        </w:rPr>
        <w:t xml:space="preserve"> CI/CD </w:t>
      </w:r>
      <w:r w:rsidRPr="003461C1">
        <w:rPr>
          <w:rFonts w:ascii="Cordia New" w:hAnsi="Cordia New" w:cs="Cordia New"/>
          <w:sz w:val="32"/>
          <w:cs/>
        </w:rPr>
        <w:t>คืออะไร</w:t>
      </w:r>
      <w:r w:rsidRPr="003461C1">
        <w:rPr>
          <w:rFonts w:ascii="Cordia New" w:hAnsi="Cordia New" w:cs="Cordia New"/>
          <w:sz w:val="32"/>
        </w:rPr>
        <w:t>? – Ton’s Blog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ton.packetlove.com/blog/life-style/devops-ci-cd.html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 w:rsidRPr="003461C1">
        <w:rPr>
          <w:rFonts w:ascii="Cordia New" w:hAnsi="Cordia New" w:cs="Cordia New"/>
          <w:sz w:val="32"/>
        </w:rPr>
        <w:t xml:space="preserve">2. </w:t>
      </w:r>
      <w:r w:rsidRPr="003461C1">
        <w:rPr>
          <w:rFonts w:ascii="Cordia New" w:hAnsi="Cordia New" w:cs="Cordia New"/>
          <w:sz w:val="32"/>
        </w:rPr>
        <w:tab/>
      </w:r>
      <w:proofErr w:type="spellStart"/>
      <w:r w:rsidRPr="003461C1">
        <w:rPr>
          <w:rFonts w:ascii="Cordia New" w:hAnsi="Cordia New" w:cs="Cordia New"/>
          <w:sz w:val="32"/>
        </w:rPr>
        <w:t>DevOps</w:t>
      </w:r>
      <w:proofErr w:type="spellEnd"/>
      <w:r w:rsidRPr="003461C1">
        <w:rPr>
          <w:rFonts w:ascii="Cordia New" w:hAnsi="Cordia New" w:cs="Cordia New"/>
          <w:sz w:val="32"/>
        </w:rPr>
        <w:t xml:space="preserve"> </w:t>
      </w:r>
      <w:r w:rsidRPr="003461C1">
        <w:rPr>
          <w:rFonts w:ascii="Cordia New" w:hAnsi="Cordia New" w:cs="Cordia New"/>
          <w:sz w:val="32"/>
          <w:cs/>
        </w:rPr>
        <w:t xml:space="preserve">คืออะไร - </w:t>
      </w:r>
      <w:r w:rsidRPr="003461C1">
        <w:rPr>
          <w:rFonts w:ascii="Cordia New" w:hAnsi="Cordia New" w:cs="Cordia New"/>
          <w:sz w:val="32"/>
        </w:rPr>
        <w:t>Amazon Web Services (AWS)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aws.amazon.com/th/devops/what-is-devops/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 w:rsidRPr="003461C1">
        <w:rPr>
          <w:rFonts w:ascii="Cordia New" w:hAnsi="Cordia New" w:cs="Cordia New"/>
          <w:sz w:val="32"/>
        </w:rPr>
        <w:t xml:space="preserve">3. </w:t>
      </w:r>
      <w:r w:rsidRPr="003461C1">
        <w:rPr>
          <w:rFonts w:ascii="Cordia New" w:hAnsi="Cordia New" w:cs="Cordia New"/>
          <w:sz w:val="32"/>
        </w:rPr>
        <w:tab/>
      </w:r>
      <w:r w:rsidRPr="003461C1">
        <w:rPr>
          <w:rFonts w:ascii="Cordia New" w:hAnsi="Cordia New" w:cs="Cordia New"/>
          <w:sz w:val="32"/>
          <w:cs/>
        </w:rPr>
        <w:t xml:space="preserve">ทำความรู้จักกับ </w:t>
      </w:r>
      <w:r w:rsidRPr="003461C1">
        <w:rPr>
          <w:rFonts w:ascii="Cordia New" w:hAnsi="Cordia New" w:cs="Cordia New"/>
          <w:sz w:val="32"/>
        </w:rPr>
        <w:t xml:space="preserve">CI/CD services </w:t>
      </w:r>
      <w:r w:rsidRPr="003461C1">
        <w:rPr>
          <w:rFonts w:ascii="Cordia New" w:hAnsi="Cordia New" w:cs="Cordia New"/>
          <w:sz w:val="32"/>
          <w:cs/>
        </w:rPr>
        <w:t xml:space="preserve">บน </w:t>
      </w:r>
      <w:r w:rsidRPr="003461C1">
        <w:rPr>
          <w:rFonts w:ascii="Cordia New" w:hAnsi="Cordia New" w:cs="Cordia New"/>
          <w:sz w:val="32"/>
        </w:rPr>
        <w:t>Google Cloud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cloud-ace.co.th/blog/w0w7e1-ci-cd-services-google-cloud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 w:rsidRPr="003461C1">
        <w:rPr>
          <w:rFonts w:ascii="Cordia New" w:hAnsi="Cordia New" w:cs="Cordia New"/>
          <w:sz w:val="32"/>
        </w:rPr>
        <w:t xml:space="preserve">4. </w:t>
      </w:r>
      <w:r w:rsidRPr="003461C1">
        <w:rPr>
          <w:rFonts w:ascii="Cordia New" w:hAnsi="Cordia New" w:cs="Cordia New"/>
          <w:sz w:val="32"/>
        </w:rPr>
        <w:tab/>
      </w:r>
      <w:r w:rsidRPr="003461C1">
        <w:rPr>
          <w:rFonts w:ascii="Cordia New" w:hAnsi="Cordia New" w:cs="Cordia New"/>
          <w:sz w:val="32"/>
          <w:cs/>
        </w:rPr>
        <w:t xml:space="preserve">การพัฒนาระบบตามแนวทาง </w:t>
      </w:r>
      <w:r w:rsidRPr="003461C1">
        <w:rPr>
          <w:rFonts w:ascii="Cordia New" w:hAnsi="Cordia New" w:cs="Cordia New"/>
          <w:sz w:val="32"/>
        </w:rPr>
        <w:t xml:space="preserve">CI/CD </w:t>
      </w:r>
      <w:r w:rsidRPr="003461C1">
        <w:rPr>
          <w:rFonts w:ascii="Cordia New" w:hAnsi="Cordia New" w:cs="Cordia New"/>
          <w:sz w:val="32"/>
          <w:cs/>
        </w:rPr>
        <w:t xml:space="preserve">และ </w:t>
      </w:r>
      <w:proofErr w:type="spellStart"/>
      <w:r w:rsidRPr="003461C1">
        <w:rPr>
          <w:rFonts w:ascii="Cordia New" w:hAnsi="Cordia New" w:cs="Cordia New"/>
          <w:sz w:val="32"/>
        </w:rPr>
        <w:t>DevOps</w:t>
      </w:r>
      <w:proofErr w:type="spellEnd"/>
      <w:r w:rsidRPr="003461C1">
        <w:rPr>
          <w:rFonts w:ascii="Cordia New" w:hAnsi="Cordia New" w:cs="Cordia New"/>
          <w:sz w:val="32"/>
        </w:rPr>
        <w:t xml:space="preserve"> </w:t>
      </w:r>
      <w:r w:rsidRPr="003461C1">
        <w:rPr>
          <w:rFonts w:ascii="Cordia New" w:hAnsi="Cordia New" w:cs="Cordia New"/>
          <w:sz w:val="32"/>
          <w:cs/>
        </w:rPr>
        <w:t>คืออะไร</w:t>
      </w:r>
      <w:r w:rsidRPr="003461C1">
        <w:rPr>
          <w:rFonts w:ascii="Cordia New" w:hAnsi="Cordia New" w:cs="Cordia New"/>
          <w:sz w:val="32"/>
        </w:rPr>
        <w:t>?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www.softmelt.com/article.php?id=664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 w:rsidRPr="003461C1">
        <w:rPr>
          <w:rFonts w:ascii="Cordia New" w:hAnsi="Cordia New" w:cs="Cordia New"/>
          <w:sz w:val="32"/>
        </w:rPr>
        <w:t xml:space="preserve">5. </w:t>
      </w:r>
      <w:r w:rsidRPr="003461C1">
        <w:rPr>
          <w:rFonts w:ascii="Cordia New" w:hAnsi="Cordia New" w:cs="Cordia New"/>
          <w:sz w:val="32"/>
        </w:rPr>
        <w:tab/>
      </w:r>
      <w:r w:rsidRPr="003461C1">
        <w:rPr>
          <w:rFonts w:ascii="Cordia New" w:hAnsi="Cordia New" w:cs="Cordia New"/>
          <w:sz w:val="32"/>
          <w:cs/>
        </w:rPr>
        <w:t xml:space="preserve">ลองทำ </w:t>
      </w:r>
      <w:r w:rsidRPr="003461C1">
        <w:rPr>
          <w:rFonts w:ascii="Cordia New" w:hAnsi="Cordia New" w:cs="Cordia New"/>
          <w:sz w:val="32"/>
        </w:rPr>
        <w:t>Continuous Delivery (CD) - Saladpuk.com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www.saladpuk.com/cloud/azure-devops/cd</w:t>
      </w:r>
    </w:p>
    <w:p w:rsidR="003461C1" w:rsidRPr="003461C1" w:rsidRDefault="003461C1" w:rsidP="003461C1">
      <w:pPr>
        <w:pStyle w:val="Bibliography"/>
        <w:rPr>
          <w:rFonts w:ascii="Cordia New" w:hAnsi="Cordia New" w:cs="Cordia New"/>
          <w:sz w:val="32"/>
        </w:rPr>
      </w:pPr>
      <w:r w:rsidRPr="003461C1">
        <w:rPr>
          <w:rFonts w:ascii="Cordia New" w:hAnsi="Cordia New" w:cs="Cordia New"/>
          <w:sz w:val="32"/>
        </w:rPr>
        <w:lastRenderedPageBreak/>
        <w:t xml:space="preserve">6. </w:t>
      </w:r>
      <w:r w:rsidRPr="003461C1">
        <w:rPr>
          <w:rFonts w:ascii="Cordia New" w:hAnsi="Cordia New" w:cs="Cordia New"/>
          <w:sz w:val="32"/>
        </w:rPr>
        <w:tab/>
      </w:r>
      <w:proofErr w:type="spellStart"/>
      <w:r w:rsidRPr="003461C1">
        <w:rPr>
          <w:rFonts w:ascii="Cordia New" w:hAnsi="Cordia New" w:cs="Cordia New"/>
          <w:sz w:val="32"/>
        </w:rPr>
        <w:t>DevOps</w:t>
      </w:r>
      <w:proofErr w:type="spellEnd"/>
      <w:r w:rsidRPr="003461C1">
        <w:rPr>
          <w:rFonts w:ascii="Cordia New" w:hAnsi="Cordia New" w:cs="Cordia New"/>
          <w:sz w:val="32"/>
        </w:rPr>
        <w:t xml:space="preserve"> </w:t>
      </w:r>
      <w:r w:rsidRPr="003461C1">
        <w:rPr>
          <w:rFonts w:ascii="Cordia New" w:hAnsi="Cordia New" w:cs="Cordia New"/>
          <w:sz w:val="32"/>
          <w:cs/>
        </w:rPr>
        <w:t xml:space="preserve">คืออะไร นำมาประโยชน์ได้ยังไง และตัวอย่างการทำ </w:t>
      </w:r>
      <w:proofErr w:type="spellStart"/>
      <w:r w:rsidRPr="003461C1">
        <w:rPr>
          <w:rFonts w:ascii="Cordia New" w:hAnsi="Cordia New" w:cs="Cordia New"/>
          <w:sz w:val="32"/>
        </w:rPr>
        <w:t>DevOps</w:t>
      </w:r>
      <w:proofErr w:type="spellEnd"/>
      <w:r w:rsidRPr="003461C1">
        <w:rPr>
          <w:rFonts w:ascii="Cordia New" w:hAnsi="Cordia New" w:cs="Cordia New"/>
          <w:sz w:val="32"/>
        </w:rPr>
        <w:t xml:space="preserve"> </w:t>
      </w:r>
      <w:r w:rsidRPr="003461C1">
        <w:rPr>
          <w:rFonts w:ascii="Cordia New" w:hAnsi="Cordia New" w:cs="Cordia New"/>
          <w:sz w:val="32"/>
          <w:cs/>
        </w:rPr>
        <w:t xml:space="preserve">ที่ </w:t>
      </w:r>
      <w:r w:rsidRPr="003461C1">
        <w:rPr>
          <w:rFonts w:ascii="Cordia New" w:hAnsi="Cordia New" w:cs="Cordia New"/>
          <w:sz w:val="32"/>
        </w:rPr>
        <w:t>Credit OK | SPICYDOG’s Blog [</w:t>
      </w:r>
      <w:r w:rsidRPr="003461C1">
        <w:rPr>
          <w:rFonts w:ascii="Cordia New" w:hAnsi="Cordia New" w:cs="Cordia New"/>
          <w:sz w:val="32"/>
          <w:cs/>
        </w:rPr>
        <w:t xml:space="preserve">อินเทอร์เน็ต]. [อ้างถึง </w:t>
      </w:r>
      <w:r w:rsidRPr="003461C1">
        <w:rPr>
          <w:rFonts w:ascii="Cordia New" w:hAnsi="Cordia New" w:cs="Cordia New"/>
          <w:sz w:val="32"/>
        </w:rPr>
        <w:t>26</w:t>
      </w:r>
      <w:r w:rsidRPr="003461C1">
        <w:rPr>
          <w:rFonts w:ascii="Cordia New" w:hAnsi="Cordia New" w:cs="Cordia New"/>
          <w:sz w:val="32"/>
          <w:cs/>
        </w:rPr>
        <w:t xml:space="preserve"> กุมภาพันธ์ </w:t>
      </w:r>
      <w:r w:rsidRPr="003461C1">
        <w:rPr>
          <w:rFonts w:ascii="Cordia New" w:hAnsi="Cordia New" w:cs="Cordia New"/>
          <w:sz w:val="32"/>
        </w:rPr>
        <w:t>2021]. Available at: https://www.spicydog.org/blog/introduction-to-devops-and-the-practical-use-cases-at-credit-ok/</w:t>
      </w:r>
    </w:p>
    <w:p w:rsidR="001055B8" w:rsidRPr="00BB237A" w:rsidRDefault="003461C1" w:rsidP="00BB237A">
      <w:pPr>
        <w:spacing w:after="0" w:line="240" w:lineRule="auto"/>
        <w:rPr>
          <w:rFonts w:asciiTheme="minorBidi" w:eastAsia="Times New Roman" w:hAnsiTheme="minorBidi"/>
          <w:sz w:val="32"/>
          <w:szCs w:val="32"/>
        </w:rPr>
      </w:pPr>
      <w:r>
        <w:rPr>
          <w:rFonts w:asciiTheme="minorBidi" w:eastAsia="Times New Roman" w:hAnsiTheme="minorBidi"/>
          <w:sz w:val="32"/>
          <w:szCs w:val="32"/>
          <w:cs/>
        </w:rPr>
        <w:fldChar w:fldCharType="end"/>
      </w:r>
    </w:p>
    <w:sectPr w:rsidR="001055B8" w:rsidRPr="00BB237A">
      <w:head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5370E" w:rsidRDefault="0045370E" w:rsidP="00565A22">
      <w:pPr>
        <w:spacing w:after="0" w:line="240" w:lineRule="auto"/>
      </w:pPr>
      <w:r>
        <w:separator/>
      </w:r>
    </w:p>
  </w:endnote>
  <w:endnote w:type="continuationSeparator" w:id="0">
    <w:p w:rsidR="0045370E" w:rsidRDefault="0045370E" w:rsidP="00565A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5370E" w:rsidRDefault="0045370E" w:rsidP="00565A22">
      <w:pPr>
        <w:spacing w:after="0" w:line="240" w:lineRule="auto"/>
      </w:pPr>
      <w:r>
        <w:separator/>
      </w:r>
    </w:p>
  </w:footnote>
  <w:footnote w:type="continuationSeparator" w:id="0">
    <w:p w:rsidR="0045370E" w:rsidRDefault="0045370E" w:rsidP="00565A2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65A22" w:rsidRPr="00565A22" w:rsidRDefault="00565A22" w:rsidP="00565A22">
    <w:pPr>
      <w:pStyle w:val="Header"/>
      <w:jc w:val="right"/>
      <w:rPr>
        <w:rFonts w:asciiTheme="minorBidi" w:hAnsiTheme="minorBidi"/>
        <w:b/>
        <w:bCs/>
        <w:sz w:val="28"/>
      </w:rPr>
    </w:pPr>
    <w:r w:rsidRPr="00565A22">
      <w:rPr>
        <w:rFonts w:asciiTheme="minorBidi" w:hAnsiTheme="minorBidi"/>
        <w:b/>
        <w:bCs/>
        <w:sz w:val="28"/>
        <w:cs/>
      </w:rPr>
      <w:t>นางสาวนิภาพร  เลียง</w:t>
    </w:r>
    <w:proofErr w:type="spellStart"/>
    <w:r w:rsidRPr="00565A22">
      <w:rPr>
        <w:rFonts w:asciiTheme="minorBidi" w:hAnsiTheme="minorBidi"/>
        <w:b/>
        <w:bCs/>
        <w:sz w:val="28"/>
        <w:cs/>
      </w:rPr>
      <w:t>วัฒนคล</w:t>
    </w:r>
    <w:proofErr w:type="spellEnd"/>
    <w:r w:rsidRPr="00565A22">
      <w:rPr>
        <w:rFonts w:asciiTheme="minorBidi" w:hAnsiTheme="minorBidi"/>
        <w:b/>
        <w:bCs/>
        <w:sz w:val="28"/>
        <w:cs/>
      </w:rPr>
      <w:t xml:space="preserve">  </w:t>
    </w:r>
    <w:r w:rsidRPr="00565A22">
      <w:rPr>
        <w:rFonts w:asciiTheme="minorBidi" w:hAnsiTheme="minorBidi"/>
        <w:b/>
        <w:bCs/>
        <w:sz w:val="28"/>
      </w:rPr>
      <w:t>613020222-7 section 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2FAA"/>
    <w:rsid w:val="001055B8"/>
    <w:rsid w:val="003461C1"/>
    <w:rsid w:val="0045370E"/>
    <w:rsid w:val="00565A22"/>
    <w:rsid w:val="005A33FF"/>
    <w:rsid w:val="00805BF0"/>
    <w:rsid w:val="00BB237A"/>
    <w:rsid w:val="00C72F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4534782-7CE5-4D18-9576-3FA89D35D8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72FAA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character" w:styleId="Hyperlink">
    <w:name w:val="Hyperlink"/>
    <w:basedOn w:val="DefaultParagraphFont"/>
    <w:uiPriority w:val="99"/>
    <w:semiHidden/>
    <w:unhideWhenUsed/>
    <w:rsid w:val="00C72FAA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461C1"/>
    <w:pPr>
      <w:tabs>
        <w:tab w:val="left" w:pos="384"/>
      </w:tabs>
      <w:spacing w:after="24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565A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5A22"/>
  </w:style>
  <w:style w:type="paragraph" w:styleId="Footer">
    <w:name w:val="footer"/>
    <w:basedOn w:val="Normal"/>
    <w:link w:val="FooterChar"/>
    <w:uiPriority w:val="99"/>
    <w:unhideWhenUsed/>
    <w:rsid w:val="00565A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5A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8758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6</Pages>
  <Words>2720</Words>
  <Characters>15508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3</cp:revision>
  <cp:lastPrinted>2021-02-26T02:41:00Z</cp:lastPrinted>
  <dcterms:created xsi:type="dcterms:W3CDTF">2021-02-26T02:15:00Z</dcterms:created>
  <dcterms:modified xsi:type="dcterms:W3CDTF">2021-02-26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8NT20cBN"/&gt;&lt;style id="http://www.zotero.org/styles/vancouver" locale="th-TH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